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A56FBE" w14:textId="158D1335" w:rsidR="00146BF8" w:rsidRDefault="00146BF8" w:rsidP="00146BF8">
      <w:pPr>
        <w:spacing w:after="62"/>
        <w:ind w:left="52"/>
        <w:jc w:val="center"/>
        <w:rPr>
          <w:sz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0" wp14:anchorId="315BE296" wp14:editId="0A0668A1">
            <wp:simplePos x="0" y="0"/>
            <wp:positionH relativeFrom="column">
              <wp:posOffset>4924425</wp:posOffset>
            </wp:positionH>
            <wp:positionV relativeFrom="paragraph">
              <wp:posOffset>6350</wp:posOffset>
            </wp:positionV>
            <wp:extent cx="1012190" cy="523875"/>
            <wp:effectExtent l="0" t="0" r="0" b="9525"/>
            <wp:wrapSquare wrapText="bothSides"/>
            <wp:docPr id="505881464" name="Picture 2" descr="A blue and black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A blue and black logo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2190" cy="5238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w:drawing>
          <wp:inline distT="0" distB="0" distL="0" distR="0" wp14:anchorId="2D10554F" wp14:editId="0F863FE1">
            <wp:extent cx="2066925" cy="1133475"/>
            <wp:effectExtent l="0" t="0" r="9525" b="9525"/>
            <wp:docPr id="1896264260" name="Picture 1" descr="A blue and white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4" descr="A blue and white logo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6925" cy="1133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eastAsia="Arial" w:hAnsi="Arial" w:cs="Arial"/>
        </w:rPr>
        <w:t xml:space="preserve"> </w:t>
      </w:r>
    </w:p>
    <w:p w14:paraId="73BCC721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2C30278A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4E6997FF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43F8FAB0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41B5FEBD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7DFA7977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0D12BE26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23156B48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07C17AD5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2491F068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0DC09403" w14:textId="77777777" w:rsidR="00146BF8" w:rsidRDefault="00146BF8" w:rsidP="00146BF8">
      <w:pPr>
        <w:spacing w:after="393"/>
      </w:pPr>
      <w:r>
        <w:rPr>
          <w:rFonts w:ascii="Arial" w:eastAsia="Arial" w:hAnsi="Arial" w:cs="Arial"/>
        </w:rPr>
        <w:t xml:space="preserve"> </w:t>
      </w:r>
    </w:p>
    <w:p w14:paraId="2A3AAE29" w14:textId="4EC25FA7" w:rsidR="00146BF8" w:rsidRPr="00146BF8" w:rsidRDefault="00146BF8" w:rsidP="00146BF8">
      <w:pPr>
        <w:spacing w:after="105"/>
        <w:jc w:val="center"/>
        <w:rPr>
          <w:rFonts w:cstheme="minorHAnsi"/>
          <w:bCs/>
          <w:sz w:val="36"/>
          <w:szCs w:val="36"/>
          <w:lang w:val="en-GB"/>
        </w:rPr>
      </w:pPr>
      <w:r>
        <w:rPr>
          <w:rFonts w:cstheme="minorHAnsi"/>
          <w:bCs/>
          <w:sz w:val="36"/>
          <w:szCs w:val="36"/>
          <w:lang w:val="en-US"/>
        </w:rPr>
        <w:t xml:space="preserve">Tara </w:t>
      </w:r>
      <w:r>
        <w:rPr>
          <w:rFonts w:cstheme="minorHAnsi"/>
          <w:bCs/>
          <w:sz w:val="36"/>
          <w:szCs w:val="36"/>
          <w:lang w:val="en-GB"/>
        </w:rPr>
        <w:t>Šiler, Blaž Pogelšek</w:t>
      </w:r>
    </w:p>
    <w:p w14:paraId="1C7D0248" w14:textId="6C2E1971" w:rsidR="00146BF8" w:rsidRDefault="00F43E77" w:rsidP="00146BF8">
      <w:pPr>
        <w:spacing w:after="105"/>
        <w:jc w:val="center"/>
        <w:rPr>
          <w:rFonts w:cstheme="minorHAnsi"/>
          <w:b/>
          <w:sz w:val="52"/>
        </w:rPr>
      </w:pPr>
      <w:r>
        <w:rPr>
          <w:rFonts w:cstheme="minorHAnsi"/>
          <w:b/>
          <w:sz w:val="52"/>
        </w:rPr>
        <w:t>Kalkulator</w:t>
      </w:r>
    </w:p>
    <w:p w14:paraId="5157C793" w14:textId="1B6AC7FE" w:rsidR="00146BF8" w:rsidRPr="00855E5D" w:rsidRDefault="00B02866" w:rsidP="00855E5D">
      <w:pPr>
        <w:pStyle w:val="ListParagraph"/>
        <w:numPr>
          <w:ilvl w:val="0"/>
          <w:numId w:val="4"/>
        </w:numPr>
        <w:spacing w:after="105"/>
        <w:jc w:val="center"/>
        <w:rPr>
          <w:rFonts w:ascii="Calibri" w:hAnsi="Calibri" w:cs="Calibri"/>
          <w:bCs/>
          <w:color w:val="000000"/>
          <w:sz w:val="36"/>
          <w:szCs w:val="36"/>
          <w:lang w:val="en-GB"/>
        </w:rPr>
      </w:pPr>
      <w:r>
        <w:rPr>
          <w:rFonts w:cstheme="minorHAnsi"/>
          <w:bCs/>
          <w:sz w:val="36"/>
          <w:szCs w:val="36"/>
          <w:lang w:val="en-GB"/>
        </w:rPr>
        <w:t>s</w:t>
      </w:r>
      <w:r w:rsidR="00146BF8" w:rsidRPr="00855E5D">
        <w:rPr>
          <w:rFonts w:cstheme="minorHAnsi"/>
          <w:bCs/>
          <w:sz w:val="36"/>
          <w:szCs w:val="36"/>
          <w:lang w:val="en-GB"/>
        </w:rPr>
        <w:t>eminarska naloga</w:t>
      </w:r>
    </w:p>
    <w:p w14:paraId="02CD3251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150FFCB5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215E76D6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4001BA5F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1D57A50E" w14:textId="77777777" w:rsidR="00146BF8" w:rsidRDefault="00146BF8" w:rsidP="00146BF8">
      <w:pPr>
        <w:spacing w:after="110"/>
      </w:pPr>
      <w:r>
        <w:rPr>
          <w:rFonts w:ascii="Arial" w:eastAsia="Arial" w:hAnsi="Arial" w:cs="Arial"/>
        </w:rPr>
        <w:t xml:space="preserve"> </w:t>
      </w:r>
    </w:p>
    <w:p w14:paraId="4663DC0F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7FFDFA58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4D7A0C70" w14:textId="77777777" w:rsidR="00146BF8" w:rsidRDefault="00146BF8" w:rsidP="00146BF8">
      <w:pPr>
        <w:spacing w:after="105"/>
      </w:pPr>
      <w:r>
        <w:rPr>
          <w:rFonts w:ascii="Arial" w:eastAsia="Arial" w:hAnsi="Arial" w:cs="Arial"/>
        </w:rPr>
        <w:t xml:space="preserve"> </w:t>
      </w:r>
    </w:p>
    <w:p w14:paraId="5E3BF1F0" w14:textId="77777777" w:rsidR="00146BF8" w:rsidRDefault="00146BF8" w:rsidP="00146BF8">
      <w:pPr>
        <w:spacing w:after="105"/>
        <w:rPr>
          <w:rFonts w:ascii="Arial" w:eastAsia="Arial" w:hAnsi="Arial" w:cs="Arial"/>
        </w:rPr>
      </w:pPr>
      <w:r>
        <w:rPr>
          <w:rFonts w:ascii="Arial" w:eastAsia="Arial" w:hAnsi="Arial" w:cs="Arial"/>
        </w:rPr>
        <w:t xml:space="preserve"> </w:t>
      </w:r>
    </w:p>
    <w:p w14:paraId="56B38E8F" w14:textId="77777777" w:rsidR="00146BF8" w:rsidRDefault="00146BF8" w:rsidP="00146BF8">
      <w:pPr>
        <w:spacing w:after="105"/>
        <w:rPr>
          <w:rFonts w:ascii="Arial" w:eastAsia="Arial" w:hAnsi="Arial" w:cs="Arial"/>
        </w:rPr>
      </w:pPr>
    </w:p>
    <w:p w14:paraId="089616E9" w14:textId="77777777" w:rsidR="00146BF8" w:rsidRDefault="00146BF8" w:rsidP="00146BF8">
      <w:pPr>
        <w:spacing w:after="105"/>
        <w:rPr>
          <w:rFonts w:ascii="Arial" w:eastAsia="Arial" w:hAnsi="Arial" w:cs="Arial"/>
        </w:rPr>
      </w:pPr>
    </w:p>
    <w:p w14:paraId="50F7F7BD" w14:textId="2C19EE28" w:rsidR="00D85BC3" w:rsidRPr="00661B54" w:rsidRDefault="00146BF8" w:rsidP="00146BF8">
      <w:pPr>
        <w:jc w:val="center"/>
        <w:rPr>
          <w:sz w:val="32"/>
          <w:szCs w:val="32"/>
          <w:lang w:val="en-GB"/>
        </w:rPr>
      </w:pPr>
      <w:r w:rsidRPr="00661B54">
        <w:rPr>
          <w:sz w:val="32"/>
          <w:szCs w:val="32"/>
        </w:rPr>
        <w:t xml:space="preserve">Maribor, </w:t>
      </w:r>
      <w:r w:rsidR="00855E5D">
        <w:rPr>
          <w:sz w:val="32"/>
          <w:szCs w:val="32"/>
        </w:rPr>
        <w:t xml:space="preserve">januar </w:t>
      </w:r>
      <w:r w:rsidRPr="00661B54">
        <w:rPr>
          <w:sz w:val="32"/>
          <w:szCs w:val="32"/>
        </w:rPr>
        <w:t>202</w:t>
      </w:r>
      <w:r w:rsidR="00855E5D">
        <w:rPr>
          <w:sz w:val="32"/>
          <w:szCs w:val="32"/>
          <w:lang w:val="en-GB"/>
        </w:rPr>
        <w:t>4</w:t>
      </w:r>
    </w:p>
    <w:p w14:paraId="623E07E3" w14:textId="650A6C77" w:rsidR="00D85BC3" w:rsidRPr="00146BF8" w:rsidRDefault="00D85BC3" w:rsidP="00146BF8">
      <w:pPr>
        <w:rPr>
          <w:b/>
          <w:bCs/>
          <w:sz w:val="36"/>
          <w:szCs w:val="36"/>
          <w:lang w:val="en-US"/>
        </w:rPr>
      </w:pPr>
      <w:r w:rsidRPr="00146BF8">
        <w:rPr>
          <w:b/>
          <w:bCs/>
          <w:sz w:val="36"/>
          <w:szCs w:val="36"/>
          <w:lang w:val="en-US"/>
        </w:rPr>
        <w:lastRenderedPageBreak/>
        <w:t>KAZALO</w:t>
      </w:r>
    </w:p>
    <w:p w14:paraId="4A7A8C4A" w14:textId="647CAA1C" w:rsidR="00B02866" w:rsidRDefault="00CF7219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o "1-3" \h \z \u </w:instrText>
      </w:r>
      <w:r>
        <w:rPr>
          <w:lang w:val="en-US"/>
        </w:rPr>
        <w:fldChar w:fldCharType="separate"/>
      </w:r>
      <w:hyperlink w:anchor="_Toc157109601" w:history="1">
        <w:r w:rsidR="00B02866" w:rsidRPr="00233328">
          <w:rPr>
            <w:rStyle w:val="Hyperlink"/>
            <w:noProof/>
          </w:rPr>
          <w:t>1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</w:rPr>
          <w:t>UVOD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1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1</w:t>
        </w:r>
        <w:r w:rsidR="00B02866">
          <w:rPr>
            <w:noProof/>
            <w:webHidden/>
          </w:rPr>
          <w:fldChar w:fldCharType="end"/>
        </w:r>
      </w:hyperlink>
    </w:p>
    <w:p w14:paraId="5A64E1ED" w14:textId="4F30E5DF" w:rsidR="00B02866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2" w:history="1">
        <w:r w:rsidR="00B02866" w:rsidRPr="00233328">
          <w:rPr>
            <w:rStyle w:val="Hyperlink"/>
            <w:noProof/>
            <w:lang w:val="en-US"/>
          </w:rPr>
          <w:t>2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  <w:lang w:val="en-US"/>
          </w:rPr>
          <w:t>RAČUNANJE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2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2</w:t>
        </w:r>
        <w:r w:rsidR="00B02866">
          <w:rPr>
            <w:noProof/>
            <w:webHidden/>
          </w:rPr>
          <w:fldChar w:fldCharType="end"/>
        </w:r>
      </w:hyperlink>
    </w:p>
    <w:p w14:paraId="6B3C2247" w14:textId="33ABB21D" w:rsidR="00B02866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3" w:history="1">
        <w:r w:rsidR="00B02866" w:rsidRPr="00233328">
          <w:rPr>
            <w:rStyle w:val="Hyperlink"/>
            <w:rFonts w:cstheme="minorHAnsi"/>
            <w:noProof/>
          </w:rPr>
          <w:t>3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</w:rPr>
          <w:t>PRETVARANJE MED ŠTEVILSKIMI SITEMI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3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3</w:t>
        </w:r>
        <w:r w:rsidR="00B02866">
          <w:rPr>
            <w:noProof/>
            <w:webHidden/>
          </w:rPr>
          <w:fldChar w:fldCharType="end"/>
        </w:r>
      </w:hyperlink>
    </w:p>
    <w:p w14:paraId="7CFBEE2F" w14:textId="7A294A5E" w:rsidR="00B02866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4" w:history="1">
        <w:r w:rsidR="00B02866" w:rsidRPr="00233328">
          <w:rPr>
            <w:rStyle w:val="Hyperlink"/>
            <w:rFonts w:cstheme="minorHAnsi"/>
            <w:noProof/>
          </w:rPr>
          <w:t>4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</w:rPr>
          <w:t>LOGIČNA VRATA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4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4</w:t>
        </w:r>
        <w:r w:rsidR="00B02866">
          <w:rPr>
            <w:noProof/>
            <w:webHidden/>
          </w:rPr>
          <w:fldChar w:fldCharType="end"/>
        </w:r>
      </w:hyperlink>
    </w:p>
    <w:p w14:paraId="67ED6C98" w14:textId="5A8BD71E" w:rsidR="00B02866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5" w:history="1">
        <w:r w:rsidR="00B02866" w:rsidRPr="00233328">
          <w:rPr>
            <w:rStyle w:val="Hyperlink"/>
            <w:rFonts w:cstheme="minorHAnsi"/>
            <w:noProof/>
          </w:rPr>
          <w:t>5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</w:rPr>
          <w:t>PSEVDOKODA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5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5</w:t>
        </w:r>
        <w:r w:rsidR="00B02866">
          <w:rPr>
            <w:noProof/>
            <w:webHidden/>
          </w:rPr>
          <w:fldChar w:fldCharType="end"/>
        </w:r>
      </w:hyperlink>
    </w:p>
    <w:p w14:paraId="1A6BF63C" w14:textId="17F01820" w:rsidR="00B02866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6" w:history="1">
        <w:r w:rsidR="00B02866" w:rsidRPr="00233328">
          <w:rPr>
            <w:rStyle w:val="Hyperlink"/>
            <w:rFonts w:cstheme="minorHAnsi"/>
            <w:noProof/>
          </w:rPr>
          <w:t>6.</w:t>
        </w:r>
        <w:r w:rsidR="00B02866">
          <w:rPr>
            <w:rFonts w:eastAsiaTheme="minorEastAsia"/>
            <w:noProof/>
            <w:szCs w:val="24"/>
            <w:lang w:eastAsia="sl-SI"/>
          </w:rPr>
          <w:tab/>
        </w:r>
        <w:r w:rsidR="00B02866" w:rsidRPr="00233328">
          <w:rPr>
            <w:rStyle w:val="Hyperlink"/>
            <w:noProof/>
          </w:rPr>
          <w:t>DIAGRAM POTEKA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6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7</w:t>
        </w:r>
        <w:r w:rsidR="00B02866">
          <w:rPr>
            <w:noProof/>
            <w:webHidden/>
          </w:rPr>
          <w:fldChar w:fldCharType="end"/>
        </w:r>
      </w:hyperlink>
    </w:p>
    <w:p w14:paraId="3AD22EAB" w14:textId="2C440389" w:rsidR="00B02866" w:rsidRDefault="00000000">
      <w:pPr>
        <w:pStyle w:val="TOC1"/>
        <w:tabs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09607" w:history="1">
        <w:r w:rsidR="00B02866" w:rsidRPr="00233328">
          <w:rPr>
            <w:rStyle w:val="Hyperlink"/>
            <w:noProof/>
            <w:lang w:val="en-GB"/>
          </w:rPr>
          <w:t>VIRI</w:t>
        </w:r>
        <w:r w:rsidR="00B02866">
          <w:rPr>
            <w:noProof/>
            <w:webHidden/>
          </w:rPr>
          <w:tab/>
        </w:r>
        <w:r w:rsidR="00B02866">
          <w:rPr>
            <w:noProof/>
            <w:webHidden/>
          </w:rPr>
          <w:fldChar w:fldCharType="begin"/>
        </w:r>
        <w:r w:rsidR="00B02866">
          <w:rPr>
            <w:noProof/>
            <w:webHidden/>
          </w:rPr>
          <w:instrText xml:space="preserve"> PAGEREF _Toc157109607 \h </w:instrText>
        </w:r>
        <w:r w:rsidR="00B02866">
          <w:rPr>
            <w:noProof/>
            <w:webHidden/>
          </w:rPr>
        </w:r>
        <w:r w:rsidR="00B02866">
          <w:rPr>
            <w:noProof/>
            <w:webHidden/>
          </w:rPr>
          <w:fldChar w:fldCharType="separate"/>
        </w:r>
        <w:r w:rsidR="00B02866">
          <w:rPr>
            <w:noProof/>
            <w:webHidden/>
          </w:rPr>
          <w:t>8</w:t>
        </w:r>
        <w:r w:rsidR="00B02866">
          <w:rPr>
            <w:noProof/>
            <w:webHidden/>
          </w:rPr>
          <w:fldChar w:fldCharType="end"/>
        </w:r>
      </w:hyperlink>
    </w:p>
    <w:p w14:paraId="37C0AE4F" w14:textId="2C552BEA" w:rsidR="00CF7219" w:rsidRDefault="00CF7219">
      <w:pPr>
        <w:rPr>
          <w:lang w:val="en-US"/>
        </w:rPr>
      </w:pPr>
      <w:r>
        <w:rPr>
          <w:lang w:val="en-US"/>
        </w:rPr>
        <w:fldChar w:fldCharType="end"/>
      </w:r>
    </w:p>
    <w:p w14:paraId="51861B74" w14:textId="77777777" w:rsidR="00EF389E" w:rsidRDefault="00855FA9">
      <w:pPr>
        <w:rPr>
          <w:noProof/>
        </w:rPr>
      </w:pPr>
      <w:r>
        <w:rPr>
          <w:b/>
          <w:bCs/>
          <w:sz w:val="36"/>
          <w:szCs w:val="36"/>
          <w:lang w:val="en-US"/>
        </w:rPr>
        <w:t xml:space="preserve">KAZALO </w:t>
      </w:r>
      <w:r w:rsidR="006A24FE">
        <w:rPr>
          <w:b/>
          <w:bCs/>
          <w:sz w:val="36"/>
          <w:szCs w:val="36"/>
          <w:lang w:val="en-US"/>
        </w:rPr>
        <w:t>SLIK</w:t>
      </w:r>
      <w:r w:rsidR="006A24FE">
        <w:rPr>
          <w:b/>
          <w:bCs/>
          <w:sz w:val="36"/>
          <w:szCs w:val="36"/>
          <w:lang w:val="en-US"/>
        </w:rPr>
        <w:fldChar w:fldCharType="begin"/>
      </w:r>
      <w:r w:rsidR="006A24FE">
        <w:rPr>
          <w:b/>
          <w:bCs/>
          <w:sz w:val="36"/>
          <w:szCs w:val="36"/>
          <w:lang w:val="en-US"/>
        </w:rPr>
        <w:instrText xml:space="preserve"> TOC \h \z \c "Slika" </w:instrText>
      </w:r>
      <w:r w:rsidR="006A24FE">
        <w:rPr>
          <w:b/>
          <w:bCs/>
          <w:sz w:val="36"/>
          <w:szCs w:val="36"/>
          <w:lang w:val="en-US"/>
        </w:rPr>
        <w:fldChar w:fldCharType="separate"/>
      </w:r>
    </w:p>
    <w:p w14:paraId="20D80523" w14:textId="5940B273" w:rsidR="00EF389E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szCs w:val="24"/>
          <w:lang w:eastAsia="sl-SI"/>
        </w:rPr>
      </w:pPr>
      <w:hyperlink w:anchor="_Toc157110000" w:history="1">
        <w:r w:rsidR="00EF389E" w:rsidRPr="004C37C2">
          <w:rPr>
            <w:rStyle w:val="Hyperlink"/>
            <w:noProof/>
          </w:rPr>
          <w:t>Slika 1: Diagram poteka</w:t>
        </w:r>
        <w:r w:rsidR="00EF389E">
          <w:rPr>
            <w:noProof/>
            <w:webHidden/>
          </w:rPr>
          <w:tab/>
        </w:r>
        <w:r w:rsidR="00EF389E">
          <w:rPr>
            <w:noProof/>
            <w:webHidden/>
          </w:rPr>
          <w:fldChar w:fldCharType="begin"/>
        </w:r>
        <w:r w:rsidR="00EF389E">
          <w:rPr>
            <w:noProof/>
            <w:webHidden/>
          </w:rPr>
          <w:instrText xml:space="preserve"> PAGEREF _Toc157110000 \h </w:instrText>
        </w:r>
        <w:r w:rsidR="00EF389E">
          <w:rPr>
            <w:noProof/>
            <w:webHidden/>
          </w:rPr>
        </w:r>
        <w:r w:rsidR="00EF389E">
          <w:rPr>
            <w:noProof/>
            <w:webHidden/>
          </w:rPr>
          <w:fldChar w:fldCharType="separate"/>
        </w:r>
        <w:r w:rsidR="00EF389E">
          <w:rPr>
            <w:noProof/>
            <w:webHidden/>
          </w:rPr>
          <w:t>5</w:t>
        </w:r>
        <w:r w:rsidR="00EF389E">
          <w:rPr>
            <w:noProof/>
            <w:webHidden/>
          </w:rPr>
          <w:fldChar w:fldCharType="end"/>
        </w:r>
      </w:hyperlink>
    </w:p>
    <w:p w14:paraId="6BDB05EC" w14:textId="24456F23" w:rsidR="00855FA9" w:rsidRDefault="006A24FE">
      <w:pPr>
        <w:rPr>
          <w:b/>
          <w:bCs/>
          <w:sz w:val="36"/>
          <w:szCs w:val="36"/>
          <w:lang w:val="en-US"/>
        </w:rPr>
      </w:pPr>
      <w:r>
        <w:rPr>
          <w:b/>
          <w:bCs/>
          <w:sz w:val="36"/>
          <w:szCs w:val="36"/>
          <w:lang w:val="en-US"/>
        </w:rPr>
        <w:fldChar w:fldCharType="end"/>
      </w:r>
    </w:p>
    <w:p w14:paraId="64F3DE60" w14:textId="222F4C7A" w:rsidR="00D85BC3" w:rsidRPr="00661B54" w:rsidRDefault="00CF7219">
      <w:pPr>
        <w:rPr>
          <w:b/>
          <w:bCs/>
          <w:sz w:val="36"/>
          <w:szCs w:val="36"/>
          <w:lang w:val="en-US"/>
        </w:rPr>
      </w:pPr>
      <w:r w:rsidRPr="00F919F1">
        <w:rPr>
          <w:b/>
          <w:bCs/>
          <w:sz w:val="36"/>
          <w:szCs w:val="36"/>
          <w:lang w:val="en-US"/>
        </w:rPr>
        <w:br w:type="page"/>
      </w:r>
    </w:p>
    <w:p w14:paraId="62793B2B" w14:textId="77777777" w:rsidR="002826ED" w:rsidRDefault="002826ED" w:rsidP="00F51BDB">
      <w:pPr>
        <w:pStyle w:val="Heading1"/>
        <w:jc w:val="both"/>
        <w:sectPr w:rsidR="002826ED" w:rsidSect="0036382E">
          <w:footerReference w:type="default" r:id="rId10"/>
          <w:pgSz w:w="11906" w:h="16838"/>
          <w:pgMar w:top="1440" w:right="1440" w:bottom="1440" w:left="1440" w:header="720" w:footer="720" w:gutter="0"/>
          <w:cols w:space="720"/>
          <w:docGrid w:linePitch="360"/>
        </w:sectPr>
      </w:pPr>
      <w:bookmarkStart w:id="0" w:name="_Hlk151069179"/>
    </w:p>
    <w:p w14:paraId="4CFB9273" w14:textId="72EDAE04" w:rsidR="0013524A" w:rsidRDefault="00D85BC3" w:rsidP="00B5692F">
      <w:pPr>
        <w:pStyle w:val="Heading1"/>
        <w:numPr>
          <w:ilvl w:val="0"/>
          <w:numId w:val="5"/>
        </w:numPr>
        <w:jc w:val="both"/>
      </w:pPr>
      <w:bookmarkStart w:id="1" w:name="_Hlk151153830"/>
      <w:bookmarkStart w:id="2" w:name="_Toc157109601"/>
      <w:r w:rsidRPr="00F51BDB">
        <w:lastRenderedPageBreak/>
        <w:t>UVOD</w:t>
      </w:r>
      <w:bookmarkEnd w:id="1"/>
      <w:bookmarkEnd w:id="2"/>
    </w:p>
    <w:p w14:paraId="10538A12" w14:textId="6ED4D915" w:rsidR="00B5692F" w:rsidRDefault="00B769E1" w:rsidP="00B5692F">
      <w:pPr>
        <w:jc w:val="both"/>
        <w:rPr>
          <w:lang w:val="en-US"/>
        </w:rPr>
      </w:pPr>
      <w:r>
        <w:rPr>
          <w:lang w:val="en-US"/>
        </w:rPr>
        <w:t>Pri izdelavi</w:t>
      </w:r>
      <w:r w:rsidR="00B5692F" w:rsidRPr="00B5692F">
        <w:rPr>
          <w:lang w:val="en-US"/>
        </w:rPr>
        <w:t xml:space="preserve"> seminarske naloge sva se odločila za uporabo JavaScripta,</w:t>
      </w:r>
      <w:r>
        <w:rPr>
          <w:lang w:val="en-US"/>
        </w:rPr>
        <w:t xml:space="preserve"> saj</w:t>
      </w:r>
      <w:r w:rsidR="00B5692F" w:rsidRPr="00B5692F">
        <w:rPr>
          <w:lang w:val="en-US"/>
        </w:rPr>
        <w:t xml:space="preserve"> ponuja obsežne možnosti za oblikovanje grafičnega vmesnika. Poleg JavaScripta sva uporabila tudi HTML in CSS, </w:t>
      </w:r>
      <w:r>
        <w:rPr>
          <w:lang w:val="en-US"/>
        </w:rPr>
        <w:t>s katerima sva oblikovala izgled kalkulatorja.</w:t>
      </w:r>
      <w:r w:rsidRPr="00B5692F">
        <w:rPr>
          <w:lang w:val="en-US"/>
        </w:rPr>
        <w:t xml:space="preserve"> </w:t>
      </w:r>
      <w:r w:rsidR="00B5692F" w:rsidRPr="00B5692F">
        <w:rPr>
          <w:lang w:val="en-US"/>
        </w:rPr>
        <w:t>Za boljšo vizualno prezentacijo sva vključila tudi Bootstrap, ki nudi širok</w:t>
      </w:r>
      <w:r w:rsidR="00B5692F">
        <w:rPr>
          <w:lang w:val="en-US"/>
        </w:rPr>
        <w:t xml:space="preserve"> izbor</w:t>
      </w:r>
      <w:r w:rsidR="00B5692F" w:rsidRPr="00B5692F">
        <w:rPr>
          <w:lang w:val="en-US"/>
        </w:rPr>
        <w:t xml:space="preserve"> različnih funkcionalnosti in orodij za oblikovanje.</w:t>
      </w:r>
    </w:p>
    <w:p w14:paraId="08423504" w14:textId="354D0716" w:rsidR="00B769E1" w:rsidRDefault="00B769E1" w:rsidP="00B5692F">
      <w:pPr>
        <w:jc w:val="both"/>
      </w:pPr>
      <w:r>
        <w:t>V HTML sva naredila gumbe za vse znake in operatorje, ter vsakemu dodala dogodek (»onclick«), ki sproži izvajanje določene funkcije v JavaScriptu. Poleg tega pa sva oblikovala tudi polje za prikaz vnosov in izpisov ter ustvarila spremenljivko vnos, ki je sprva prazna, ter se nato posodablja ob vnašanju znakov.</w:t>
      </w:r>
    </w:p>
    <w:p w14:paraId="264E58E0" w14:textId="27C45C21" w:rsidR="00B5692F" w:rsidRPr="00B769E1" w:rsidRDefault="00B769E1" w:rsidP="00B769E1">
      <w:r>
        <w:t>Informacije za izdelavo seminarske nalog sva pridobila s pomočjo spletnih strani in YouTube posnetkov navedenih v virih. Prav tako pa nama je pomagalo skozi leto pridobljeno znanje o pretvarjanju med številskimi sistemi in logičnih operatorjih.</w:t>
      </w:r>
      <w:r w:rsidR="00D85BC3">
        <w:rPr>
          <w:lang w:val="en-US"/>
        </w:rPr>
        <w:br w:type="page"/>
      </w:r>
    </w:p>
    <w:p w14:paraId="295D8A8A" w14:textId="73F99566" w:rsidR="00146BF8" w:rsidRDefault="00855E5D" w:rsidP="0093724A">
      <w:pPr>
        <w:pStyle w:val="Heading1"/>
        <w:numPr>
          <w:ilvl w:val="0"/>
          <w:numId w:val="5"/>
        </w:numPr>
        <w:jc w:val="both"/>
        <w:rPr>
          <w:lang w:val="en-US"/>
        </w:rPr>
      </w:pPr>
      <w:bookmarkStart w:id="3" w:name="_Toc157109602"/>
      <w:bookmarkStart w:id="4" w:name="_Hlk151073285"/>
      <w:bookmarkStart w:id="5" w:name="_Hlk151069209"/>
      <w:bookmarkEnd w:id="0"/>
      <w:r>
        <w:rPr>
          <w:lang w:val="en-US"/>
        </w:rPr>
        <w:lastRenderedPageBreak/>
        <w:t>RAČUNANJE</w:t>
      </w:r>
      <w:bookmarkEnd w:id="3"/>
    </w:p>
    <w:p w14:paraId="5ECCDC0A" w14:textId="77777777" w:rsidR="00E04F2A" w:rsidRDefault="00E04F2A" w:rsidP="00855E5D">
      <w:pPr>
        <w:rPr>
          <w:lang w:val="en-US"/>
        </w:rPr>
      </w:pPr>
      <w:r>
        <w:rPr>
          <w:lang w:val="en-US"/>
        </w:rPr>
        <w:t>V delu za računanje sva</w:t>
      </w:r>
      <w:r w:rsidR="00B14059" w:rsidRPr="00B14059">
        <w:rPr>
          <w:lang w:val="en-US"/>
        </w:rPr>
        <w:t xml:space="preserve"> naredila funkcije za dodajanje števil, črk in osnovnih računskih operacij k vnosu ter funkcijo namenjeno izračunavanju vnosa. Ustvarila sva tudi funkcijo, ki počisti celotno vsebino iz polja namenjenega prikazu, ter funkcijo (»brisi«), ki odstrani zadnji element vnosa. </w:t>
      </w:r>
    </w:p>
    <w:p w14:paraId="6193A758" w14:textId="77777777" w:rsidR="00E04F2A" w:rsidRDefault="00B14059" w:rsidP="00855E5D">
      <w:pPr>
        <w:rPr>
          <w:lang w:val="en-US"/>
        </w:rPr>
      </w:pPr>
      <w:r w:rsidRPr="00B14059">
        <w:rPr>
          <w:lang w:val="en-US"/>
        </w:rPr>
        <w:t xml:space="preserve">V funkciji oklepaji sva določila kdaj računska operacija zahteva oklepaj in kdaj zaklepaj, in sicer v primeru, da oklepaja še ni ali pa  če se je izvedel set oklepaj zaklepaj se napiše oklepaj; zaklepaj pa se vnese v primeru, če imamo oklepaj in ne zaklepaja ali pa ko imamo oklepaj in zaklepaj ter se je pred tem nazadnje pojavil oklepaj. V ločeni funkciji sva za decimalno vejico določila, da se lahko uporabi le ena zapored v posameznem številu. </w:t>
      </w:r>
    </w:p>
    <w:p w14:paraId="76C659CD" w14:textId="650F4887" w:rsidR="00B02866" w:rsidRDefault="00B14059" w:rsidP="00B02866">
      <w:pPr>
        <w:rPr>
          <w:lang w:val="en-US"/>
        </w:rPr>
      </w:pPr>
      <w:r w:rsidRPr="00B14059">
        <w:rPr>
          <w:lang w:val="en-US"/>
        </w:rPr>
        <w:t xml:space="preserve">Za računanje modula sva uporabila operator '%', ki vrne ostanek pri deljenju, za potenciranje operator '**' ter za korenjenje metodo Math.sqrt() </w:t>
      </w:r>
      <w:bookmarkStart w:id="6" w:name="_Toc157109603"/>
      <w:bookmarkStart w:id="7" w:name="_Hlk151069238"/>
      <w:bookmarkEnd w:id="4"/>
      <w:bookmarkEnd w:id="5"/>
      <w:r w:rsidR="008A40C3">
        <w:rPr>
          <w:lang w:val="en-US"/>
        </w:rPr>
        <w:fldChar w:fldCharType="begin"/>
      </w:r>
      <w:r w:rsidR="008A40C3">
        <w:rPr>
          <w:lang w:val="en-US"/>
        </w:rPr>
        <w:instrText xml:space="preserve"> ADDIN ZOTERO_ITEM CSL_CITATION {"citationID":"BuvwVddd","properties":{"formattedCitation":"[1], [2]","plainCitation":"[1], [2]","noteIndex":0},"citationItems":[{"id":165,"uris":["http://zotero.org/users/local/lRp6QGVX/items/8UNBV8PJ"],"itemData":{"id":165,"type":"webpage","title":"Evaluate an Equation in Javascript, without eval() - Stack Overflow","URL":"https://stackoverflow.com/questions/11422513/evaluate-an-equation-in-javascript-without-eval","accessed":{"date-parts":[["2024",1,25]]}}},{"id":164,"uris":["http://zotero.org/users/local/lRp6QGVX/items/6L2UVLES"],"itemData":{"id":164,"type":"webpage","title":"How To Use JavaScript Exponentiation","URL":"https://www.w3schools.com/howto/howto_js_exponentiation.asp","accessed":{"date-parts":[["2024",1,25]]}}}],"schema":"https://github.com/citation-style-language/schema/raw/master/csl-citation.json"} </w:instrText>
      </w:r>
      <w:r w:rsidR="008A40C3">
        <w:rPr>
          <w:lang w:val="en-US"/>
        </w:rPr>
        <w:fldChar w:fldCharType="separate"/>
      </w:r>
      <w:r w:rsidR="008A40C3" w:rsidRPr="008A40C3">
        <w:rPr>
          <w:rFonts w:ascii="Calibri" w:hAnsi="Calibri" w:cs="Calibri"/>
        </w:rPr>
        <w:t>[1], [2]</w:t>
      </w:r>
      <w:r w:rsidR="008A40C3">
        <w:rPr>
          <w:lang w:val="en-US"/>
        </w:rPr>
        <w:fldChar w:fldCharType="end"/>
      </w:r>
      <w:r w:rsidR="00FA1CC7">
        <w:rPr>
          <w:lang w:val="en-US"/>
        </w:rPr>
        <w:t>.</w:t>
      </w:r>
    </w:p>
    <w:p w14:paraId="7D20B6E4" w14:textId="1C08B7DC" w:rsidR="00D85BC3" w:rsidRPr="00B02866" w:rsidRDefault="00855E5D" w:rsidP="00B02866">
      <w:pPr>
        <w:pStyle w:val="Heading1"/>
        <w:numPr>
          <w:ilvl w:val="0"/>
          <w:numId w:val="5"/>
        </w:numPr>
        <w:rPr>
          <w:lang w:val="en-US"/>
        </w:rPr>
      </w:pPr>
      <w:r>
        <w:t>PRETVARANJE MED ŠTEVILSKIMI SITEMI</w:t>
      </w:r>
      <w:bookmarkEnd w:id="6"/>
    </w:p>
    <w:p w14:paraId="1E7F7B76" w14:textId="7CDF13CA" w:rsidR="00F50B4D" w:rsidRDefault="00B14059" w:rsidP="00B14059">
      <w:r>
        <w:t xml:space="preserve">Pri </w:t>
      </w:r>
      <w:r w:rsidR="00F50B4D">
        <w:t>tej</w:t>
      </w:r>
      <w:r>
        <w:t xml:space="preserve"> točki sva omogočila pretvarjanje števil med številskimi sistemi. Začela sva s pretvorbami iz desetiškega številskega sistema v binarni, osmiški ter šestnajstiški. </w:t>
      </w:r>
      <w:r w:rsidR="00DF5178">
        <w:t>Pretvorbe</w:t>
      </w:r>
      <w:r w:rsidR="005B129E">
        <w:t xml:space="preserve"> izvedemo </w:t>
      </w:r>
      <w:r w:rsidR="00DF5178">
        <w:t>na način, da število delimo z 2/8/16, toliko časa dokler je to število večje od nič</w:t>
      </w:r>
      <w:r w:rsidR="005B129E">
        <w:t>, kar nama je omogočila uporaba while zanke</w:t>
      </w:r>
      <w:r w:rsidR="00DF5178">
        <w:t>. Na koncu pa</w:t>
      </w:r>
      <w:r w:rsidR="005B129E">
        <w:t>, s pomočjo for zanke,</w:t>
      </w:r>
      <w:r w:rsidR="00DF5178">
        <w:t xml:space="preserve"> vrednost preberemo iz </w:t>
      </w:r>
      <w:r w:rsidR="005B129E">
        <w:t>desne proti levi</w:t>
      </w:r>
      <w:r w:rsidR="00DF5178">
        <w:t xml:space="preserve">. </w:t>
      </w:r>
    </w:p>
    <w:p w14:paraId="2D6666AF" w14:textId="1F95C2F7" w:rsidR="00DA50ED" w:rsidRDefault="00B14059" w:rsidP="00B14059">
      <w:r>
        <w:t xml:space="preserve">Nato sva izvedla še pretvorbe iz binarnega, osmiškega in šestnajstiškega številskega sistema v desetiški. </w:t>
      </w:r>
      <w:r w:rsidR="00DA50ED">
        <w:t>Prvi dve pretvorbi sva izvedla na način, da sva, s pomočjo while zanke, najprej dobila zadnjo števko podanega števila</w:t>
      </w:r>
      <w:r w:rsidR="00B76243">
        <w:t xml:space="preserve"> ter prvotno število brez te števke. Nato sva zadnjo števko pomnožila z močjo na 2 oz. 8, pri čemer se je eksponent pri vsakem sprehodu skozi zanko povečal za ena (na začetku je</w:t>
      </w:r>
      <w:r w:rsidR="005B129E">
        <w:t xml:space="preserve"> eksponent</w:t>
      </w:r>
      <w:r w:rsidR="00B76243">
        <w:t xml:space="preserve"> nastavljen na nič). Vsako dobljeno vrednost zmnožka pa sva prištela k iskanem decimalnem številu. </w:t>
      </w:r>
    </w:p>
    <w:p w14:paraId="1C1BCC81" w14:textId="3AF5FD62" w:rsidR="00B02866" w:rsidRDefault="00B76243" w:rsidP="00B02866">
      <w:r>
        <w:t xml:space="preserve">Pri pretvarjanju v šestnajstiški sistem </w:t>
      </w:r>
      <w:r w:rsidR="005B129E">
        <w:t xml:space="preserve">ter iz njega </w:t>
      </w:r>
      <w:r>
        <w:t xml:space="preserve">pa </w:t>
      </w:r>
      <w:r w:rsidR="005B129E">
        <w:t>sva</w:t>
      </w:r>
      <w:r>
        <w:t xml:space="preserve"> poleg števil </w:t>
      </w:r>
      <w:r w:rsidR="005B129E">
        <w:t>upoštevala</w:t>
      </w:r>
      <w:r>
        <w:t xml:space="preserve"> tudi črke ter zanje določene vrednosti</w:t>
      </w:r>
      <w:bookmarkStart w:id="8" w:name="_Hlk151069264"/>
      <w:bookmarkStart w:id="9" w:name="_Hlk150862056"/>
      <w:bookmarkStart w:id="10" w:name="_Toc157109604"/>
      <w:bookmarkEnd w:id="7"/>
      <w:r w:rsidR="008A40C3">
        <w:t xml:space="preserve"> </w:t>
      </w:r>
      <w:r w:rsidR="008A40C3">
        <w:fldChar w:fldCharType="begin"/>
      </w:r>
      <w:r w:rsidR="00FA1CC7">
        <w:instrText xml:space="preserve"> ADDIN ZOTERO_ITEM CSL_CITATION {"citationID":"I1XjK4Yx","properties":{"formattedCitation":"[3], [4], [5], [6]","plainCitation":"[3], [4], [5], [6]","noteIndex":0},"citationItems":[{"id":156,"uris":["http://zotero.org/users/local/lRp6QGVX/items/S7ES635F"],"itemData":{"id":156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Computer Organization &amp; Architecture","title":"Program for Binary To Decimal Conversion","URL":"https://www.geeksforgeeks.org/program-binary-decimal-conversion/","accessed":{"date-parts":[["2024",1,25]]},"issued":{"date-parts":[["2017",7,5]]}}},{"id":162,"uris":["http://zotero.org/users/local/lRp6QGVX/items/DQDR4SQM"],"itemData":{"id":162,"type":"post-weblog","abstract":"GeeksforGeek's Binary to Decimal Converter: Easy online tool to convert a Binary value to a Decimal value. Learn how to Convert from binary to decimal using this Accurate and user-friendly Converter. Try it!","container-title":"GeeksforGeeks","language":"en-US","note":"section: Calculators","title":"Binary to Decimal Converter | Calculate Binary to Decimal online","URL":"https://www.geeksforgeeks.org/binary-to-decimal/","accessed":{"date-parts":[["2024",1,25]]},"issued":{"date-parts":[["2021",12,27]]}}},{"id":158,"uris":["http://zotero.org/users/local/lRp6QGVX/items/VWWFGBNL"],"itemData":{"id":158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Computer Organization &amp; Architecture","title":"Program for Octal to Decimal Conversion","URL":"https://www.geeksforgeeks.org/program-octal-decimal-conversion/","accessed":{"date-parts":[["2024",1,25]]},"issued":{"date-parts":[["2017",7,7]]}}},{"id":168,"uris":["http://zotero.org/users/local/lRp6QGVX/items/9YWU9CXA"],"itemData":{"id":168,"type":"post","container-title":"Stack Overflow","genre":"Forum post","title":"Build Decimal to Hexadecimal converter without the toString() JavaScript method","URL":"https://stackoverflow.com/q/57912250","author":[{"family":"Leo","given":""}],"accessed":{"date-parts":[["2024",1,25]]},"issued":{"date-parts":[["2019",9,12]]}}}],"schema":"https://github.com/citation-style-language/schema/raw/master/csl-citation.json"} </w:instrText>
      </w:r>
      <w:r w:rsidR="008A40C3">
        <w:fldChar w:fldCharType="separate"/>
      </w:r>
      <w:r w:rsidR="00FA1CC7" w:rsidRPr="00FA1CC7">
        <w:rPr>
          <w:rFonts w:ascii="Calibri" w:hAnsi="Calibri" w:cs="Calibri"/>
        </w:rPr>
        <w:t>[3], [4], [5], [6]</w:t>
      </w:r>
      <w:r w:rsidR="008A40C3">
        <w:fldChar w:fldCharType="end"/>
      </w:r>
      <w:r w:rsidR="00FA1CC7">
        <w:t>.</w:t>
      </w:r>
    </w:p>
    <w:p w14:paraId="27D2D338" w14:textId="77777777" w:rsidR="00B02866" w:rsidRDefault="00B02866">
      <w:r>
        <w:br w:type="page"/>
      </w:r>
    </w:p>
    <w:p w14:paraId="78B7C734" w14:textId="472C92EF" w:rsidR="00855E5D" w:rsidRDefault="00855E5D" w:rsidP="00B02866">
      <w:pPr>
        <w:pStyle w:val="Heading1"/>
        <w:numPr>
          <w:ilvl w:val="0"/>
          <w:numId w:val="5"/>
        </w:numPr>
      </w:pPr>
      <w:r>
        <w:lastRenderedPageBreak/>
        <w:t>LOGIČNA VRATA</w:t>
      </w:r>
      <w:bookmarkStart w:id="11" w:name="_Hlk151153980"/>
      <w:bookmarkStart w:id="12" w:name="_Hlk151073520"/>
      <w:bookmarkStart w:id="13" w:name="_Hlk151069286"/>
      <w:bookmarkEnd w:id="8"/>
      <w:bookmarkEnd w:id="9"/>
      <w:bookmarkEnd w:id="10"/>
    </w:p>
    <w:p w14:paraId="005AF10A" w14:textId="77777777" w:rsidR="008551FB" w:rsidRDefault="0093724A">
      <w:r w:rsidRPr="0093724A">
        <w:t>Logična vrata so sestavljena iz osmih funkcij, ki jih lahko razdelimo na tri dele</w:t>
      </w:r>
      <w:r>
        <w:t>:</w:t>
      </w:r>
    </w:p>
    <w:p w14:paraId="5E6D8816" w14:textId="2AC5C673" w:rsidR="008551FB" w:rsidRDefault="0093724A">
      <w:r>
        <w:br/>
      </w:r>
      <w:r w:rsidR="008551FB">
        <w:t xml:space="preserve">1. </w:t>
      </w:r>
      <w:r w:rsidR="008551FB" w:rsidRPr="008551FB">
        <w:rPr>
          <w:b/>
          <w:bCs/>
        </w:rPr>
        <w:t>Pregled vnosa</w:t>
      </w:r>
      <w:r w:rsidR="008551FB">
        <w:t>:</w:t>
      </w:r>
      <w:r w:rsidR="008551FB">
        <w:br/>
        <w:t xml:space="preserve">- </w:t>
      </w:r>
      <w:r w:rsidR="008551FB" w:rsidRPr="008551FB">
        <w:t xml:space="preserve">Ta del koda je odgovoren za preverjanje, ali je v vnosu že prisotna katera od logičnih operacij, kot so AND, OR, XOR, NOT, NAND ali NOR. </w:t>
      </w:r>
    </w:p>
    <w:p w14:paraId="2218C47A" w14:textId="7D23E434" w:rsidR="008551FB" w:rsidRDefault="008551FB">
      <w:r>
        <w:t xml:space="preserve">2. </w:t>
      </w:r>
      <w:r w:rsidRPr="008551FB">
        <w:rPr>
          <w:b/>
          <w:bCs/>
        </w:rPr>
        <w:t>Delovanje</w:t>
      </w:r>
      <w:r>
        <w:rPr>
          <w:b/>
          <w:bCs/>
        </w:rPr>
        <w:t xml:space="preserve"> in izpis</w:t>
      </w:r>
      <w:r w:rsidRPr="008551FB">
        <w:rPr>
          <w:b/>
          <w:bCs/>
        </w:rPr>
        <w:t xml:space="preserve"> </w:t>
      </w:r>
      <w:r>
        <w:rPr>
          <w:b/>
          <w:bCs/>
        </w:rPr>
        <w:t>ra</w:t>
      </w:r>
      <w:r>
        <w:rPr>
          <w:b/>
          <w:bCs/>
          <w:lang w:val="en-GB"/>
        </w:rPr>
        <w:t>čunanje</w:t>
      </w:r>
      <w:r w:rsidRPr="008551FB">
        <w:rPr>
          <w:b/>
          <w:bCs/>
        </w:rPr>
        <w:t xml:space="preserve"> z logičn</w:t>
      </w:r>
      <w:r>
        <w:rPr>
          <w:b/>
          <w:bCs/>
        </w:rPr>
        <w:t>imi</w:t>
      </w:r>
      <w:r w:rsidRPr="008551FB">
        <w:rPr>
          <w:b/>
          <w:bCs/>
        </w:rPr>
        <w:t xml:space="preserve"> vrat</w:t>
      </w:r>
      <w:r>
        <w:rPr>
          <w:b/>
          <w:bCs/>
        </w:rPr>
        <w:t>i</w:t>
      </w:r>
      <w:r>
        <w:t>:</w:t>
      </w:r>
    </w:p>
    <w:p w14:paraId="43A1750C" w14:textId="02A71289" w:rsidR="008551FB" w:rsidRDefault="008551FB">
      <w:r>
        <w:t>-</w:t>
      </w:r>
      <w:r w:rsidRPr="008551FB">
        <w:t xml:space="preserve"> V tem delu so definirane funkcije, ki izvajajo specifične logične operacije</w:t>
      </w:r>
      <w:r>
        <w:t xml:space="preserve">. </w:t>
      </w:r>
      <w:r w:rsidRPr="008551FB">
        <w:t>Te funkcije obdelujejo vnos in na podlagi izbrane logične operacije izvedejo ustrezno obdelavo binarnih vrednosti</w:t>
      </w:r>
      <w:r w:rsidR="00FA1CC7">
        <w:t xml:space="preserve"> </w:t>
      </w:r>
      <w:r w:rsidR="00FA1CC7">
        <w:fldChar w:fldCharType="begin"/>
      </w:r>
      <w:r w:rsidR="00FA1CC7">
        <w:instrText xml:space="preserve"> ADDIN ZOTERO_ITEM CSL_CITATION {"citationID":"nlk1hZxb","properties":{"formattedCitation":"[7], [8], [9]","plainCitation":"[7], [8], [9]","noteIndex":0},"citationItems":[{"id":186,"uris":["http://zotero.org/users/local/lRp6QGVX/items/8N8LBVVE"],"itemData":{"id":186,"type":"webpage","container-title":"Stack Overflow","language":"en","title":"Posts containing 'logical gates'","URL":"https://stackoverflow.com/search?q=logical+gates&amp;s=7e32178f-c22f-488d-b720-67d584ddc6ee&amp;s=c9155ee5-d118-41ad-bf3e-a9dbe3e15348","accessed":{"date-parts":[["2024",1,25]]}}},{"id":178,"uris":["http://zotero.org/users/local/lRp6QGVX/items/I9DNR24S"],"itemData":{"id":178,"type":"webpage","language":"en","title":"Logical operators","URL":"https://javascript.info/logical-operators","accessed":{"date-parts":[["2024",1,25]]}}},{"id":179,"uris":["http://zotero.org/users/local/lRp6QGVX/items/ZT5ZSYRQ"],"itemData":{"id":179,"type":"webpage","abstract":"GitHub is where people build software. More than 100 million people use GitHub to discover, fork, and contribute to over 420 million projects.","container-title":"GitHub","language":"en","title":"Build software better, together","URL":"https://github.com","accessed":{"date-parts":[["2024",1,25]]}}}],"schema":"https://github.com/citation-style-language/schema/raw/master/csl-citation.json"} </w:instrText>
      </w:r>
      <w:r w:rsidR="00FA1CC7">
        <w:fldChar w:fldCharType="separate"/>
      </w:r>
      <w:r w:rsidR="00FA1CC7" w:rsidRPr="00FA1CC7">
        <w:rPr>
          <w:rFonts w:ascii="Calibri" w:hAnsi="Calibri" w:cs="Calibri"/>
        </w:rPr>
        <w:t>[7], [8], [9]</w:t>
      </w:r>
      <w:r w:rsidR="00FA1CC7">
        <w:fldChar w:fldCharType="end"/>
      </w:r>
      <w:r w:rsidRPr="008551FB">
        <w:t>.</w:t>
      </w:r>
    </w:p>
    <w:p w14:paraId="6D0E8030" w14:textId="77777777" w:rsidR="008551FB" w:rsidRDefault="008551FB">
      <w:r>
        <w:t xml:space="preserve">3. </w:t>
      </w:r>
      <w:r w:rsidRPr="008551FB">
        <w:rPr>
          <w:b/>
          <w:bCs/>
        </w:rPr>
        <w:t>Branje datoteke</w:t>
      </w:r>
      <w:r>
        <w:t>:</w:t>
      </w:r>
    </w:p>
    <w:p w14:paraId="3EA08228" w14:textId="3A11450D" w:rsidR="00B02866" w:rsidRDefault="008551FB" w:rsidP="00B02866">
      <w:r>
        <w:t>-</w:t>
      </w:r>
      <w:r w:rsidRPr="008551FB">
        <w:t xml:space="preserve"> Ta del omogoča branje vsebine iz tekstovne datoteke, ki jo uporabnik naloži. Po branju datoteke se vsebina prenese v spremenljivko vnos, ki se nato uporabi za izvajanje logičnih operacij.</w:t>
      </w:r>
      <w:bookmarkStart w:id="14" w:name="_Toc157109605"/>
    </w:p>
    <w:p w14:paraId="2EBE53E1" w14:textId="194258C1" w:rsidR="00B02866" w:rsidRDefault="008A40C3" w:rsidP="00B02866">
      <w:r>
        <w:br w:type="page"/>
      </w:r>
    </w:p>
    <w:p w14:paraId="48861233" w14:textId="62F27DFF" w:rsidR="00CB423F" w:rsidRPr="00CB423F" w:rsidRDefault="00CB423F" w:rsidP="00CB423F">
      <w:pPr>
        <w:pStyle w:val="Heading1"/>
        <w:numPr>
          <w:ilvl w:val="0"/>
          <w:numId w:val="5"/>
        </w:numPr>
      </w:pPr>
      <w:r>
        <w:lastRenderedPageBreak/>
        <w:t>PSEVDOKOD</w:t>
      </w:r>
      <w:r w:rsidR="0093724A">
        <w:t>A</w:t>
      </w:r>
      <w:bookmarkEnd w:id="14"/>
    </w:p>
    <w:p w14:paraId="78427341" w14:textId="77777777" w:rsidR="00CB423F" w:rsidRDefault="00CB423F" w:rsidP="00CB423F">
      <w:r>
        <w:t>Klikni želeno stran do katere želiš dostopati</w:t>
      </w:r>
    </w:p>
    <w:p w14:paraId="284C736F" w14:textId="77777777" w:rsidR="00CB423F" w:rsidRDefault="00CB423F" w:rsidP="00CB423F">
      <w:r>
        <w:tab/>
        <w:t>Če (računanje)</w:t>
      </w:r>
    </w:p>
    <w:p w14:paraId="17F535AE" w14:textId="77777777" w:rsidR="00CB423F" w:rsidRDefault="00CB423F" w:rsidP="00CB423F">
      <w:r>
        <w:tab/>
      </w:r>
      <w:r>
        <w:tab/>
        <w:t>Začni vnos</w:t>
      </w:r>
    </w:p>
    <w:p w14:paraId="35190B36" w14:textId="77777777" w:rsidR="00CB423F" w:rsidRDefault="00CB423F" w:rsidP="00CB423F">
      <w:r>
        <w:tab/>
      </w:r>
      <w:r>
        <w:tab/>
      </w:r>
      <w:r>
        <w:tab/>
        <w:t>Izvajaš (osnovne računske operacije)</w:t>
      </w:r>
    </w:p>
    <w:p w14:paraId="1CCFD689" w14:textId="77777777" w:rsidR="00CB423F" w:rsidRDefault="00CB423F" w:rsidP="00CB423F">
      <w:r>
        <w:tab/>
      </w:r>
      <w:r>
        <w:tab/>
      </w:r>
      <w:r>
        <w:tab/>
      </w:r>
      <w:r>
        <w:tab/>
        <w:t>Seštevanje, odštevanje, množenje in deljenje</w:t>
      </w:r>
    </w:p>
    <w:p w14:paraId="6C65F6EC" w14:textId="77777777" w:rsidR="00CB423F" w:rsidRDefault="00CB423F" w:rsidP="00CB423F">
      <w:r>
        <w:tab/>
      </w:r>
      <w:r>
        <w:tab/>
      </w:r>
      <w:r>
        <w:tab/>
        <w:t>Izvajaš (ostale računske operacije)</w:t>
      </w:r>
    </w:p>
    <w:p w14:paraId="7E79193C" w14:textId="7CAAE0BF" w:rsidR="00D612E7" w:rsidRDefault="00CB423F" w:rsidP="00CB423F">
      <w:r>
        <w:tab/>
      </w:r>
      <w:r>
        <w:tab/>
      </w:r>
      <w:r>
        <w:tab/>
      </w:r>
      <w:r>
        <w:tab/>
        <w:t>Potenciranje, korenjenje in moduli</w:t>
      </w:r>
    </w:p>
    <w:p w14:paraId="04940443" w14:textId="77777777" w:rsidR="0099270E" w:rsidRDefault="00CB423F" w:rsidP="0099270E">
      <w:r>
        <w:tab/>
      </w:r>
      <w:r>
        <w:tab/>
        <w:t xml:space="preserve"> </w:t>
      </w:r>
      <w:r>
        <w:tab/>
      </w:r>
      <w:r w:rsidR="0099270E">
        <w:t>Če (si se zmotil)</w:t>
      </w:r>
    </w:p>
    <w:p w14:paraId="3D741EDC" w14:textId="77777777" w:rsidR="0099270E" w:rsidRDefault="0099270E" w:rsidP="0099270E">
      <w:r>
        <w:tab/>
      </w:r>
      <w:r>
        <w:tab/>
        <w:t xml:space="preserve"> </w:t>
      </w:r>
      <w:r>
        <w:tab/>
      </w:r>
      <w:r>
        <w:tab/>
        <w:t>Napačen element vnosa</w:t>
      </w:r>
    </w:p>
    <w:p w14:paraId="2AD0B152" w14:textId="77777777" w:rsidR="0099270E" w:rsidRDefault="0099270E" w:rsidP="0099270E">
      <w:r>
        <w:tab/>
      </w:r>
      <w:r>
        <w:tab/>
      </w:r>
      <w:r>
        <w:tab/>
      </w:r>
      <w:r>
        <w:tab/>
      </w:r>
      <w:r>
        <w:tab/>
        <w:t>Opcija briši</w:t>
      </w:r>
    </w:p>
    <w:p w14:paraId="232F50A3" w14:textId="77777777" w:rsidR="0099270E" w:rsidRDefault="0099270E" w:rsidP="0099270E">
      <w:r>
        <w:tab/>
      </w:r>
      <w:r>
        <w:tab/>
      </w:r>
      <w:r>
        <w:tab/>
      </w:r>
      <w:r>
        <w:tab/>
        <w:t xml:space="preserve">Napačen celoten vnos </w:t>
      </w:r>
    </w:p>
    <w:p w14:paraId="69353961" w14:textId="77777777" w:rsidR="0099270E" w:rsidRDefault="0099270E" w:rsidP="0099270E">
      <w:r>
        <w:tab/>
      </w:r>
      <w:r>
        <w:tab/>
      </w:r>
      <w:r>
        <w:tab/>
      </w:r>
      <w:r>
        <w:tab/>
      </w:r>
      <w:r>
        <w:tab/>
        <w:t>Opcija počisti</w:t>
      </w:r>
    </w:p>
    <w:p w14:paraId="39E738F9" w14:textId="77777777" w:rsidR="0099270E" w:rsidRDefault="0099270E" w:rsidP="0099270E">
      <w:r>
        <w:tab/>
      </w:r>
      <w:r>
        <w:tab/>
      </w:r>
      <w:r>
        <w:tab/>
        <w:t xml:space="preserve">Sicer </w:t>
      </w:r>
    </w:p>
    <w:p w14:paraId="5EB8CE94" w14:textId="427D049C" w:rsidR="0099270E" w:rsidRDefault="0099270E" w:rsidP="0099270E">
      <w:r>
        <w:tab/>
      </w:r>
      <w:r>
        <w:tab/>
      </w:r>
      <w:r>
        <w:tab/>
      </w:r>
      <w:r>
        <w:tab/>
        <w:t>Izračunaj</w:t>
      </w:r>
    </w:p>
    <w:p w14:paraId="72D9DD01" w14:textId="77777777" w:rsidR="0099270E" w:rsidRDefault="0099270E" w:rsidP="0099270E">
      <w:r>
        <w:tab/>
      </w:r>
      <w:r>
        <w:tab/>
        <w:t>Če (želiš vnesti nov račun)</w:t>
      </w:r>
    </w:p>
    <w:p w14:paraId="2B005604" w14:textId="77777777" w:rsidR="0099270E" w:rsidRDefault="0099270E" w:rsidP="0099270E">
      <w:r>
        <w:tab/>
      </w:r>
      <w:r>
        <w:tab/>
      </w:r>
      <w:r>
        <w:tab/>
        <w:t>Počisti</w:t>
      </w:r>
    </w:p>
    <w:p w14:paraId="46F0AB99" w14:textId="77777777" w:rsidR="0099270E" w:rsidRDefault="0099270E" w:rsidP="0099270E">
      <w:r>
        <w:tab/>
      </w:r>
      <w:r>
        <w:tab/>
      </w:r>
      <w:r>
        <w:tab/>
        <w:t>Nov vnos</w:t>
      </w:r>
    </w:p>
    <w:p w14:paraId="19F3E5C0" w14:textId="77777777" w:rsidR="0099270E" w:rsidRDefault="0099270E" w:rsidP="0099270E">
      <w:r>
        <w:tab/>
      </w:r>
      <w:r>
        <w:tab/>
        <w:t>Sicer</w:t>
      </w:r>
    </w:p>
    <w:p w14:paraId="22D2664A" w14:textId="5126AD03" w:rsidR="0099270E" w:rsidRDefault="0099270E" w:rsidP="0099270E">
      <w:r>
        <w:tab/>
      </w:r>
      <w:r>
        <w:tab/>
      </w:r>
      <w:r>
        <w:tab/>
        <w:t>Zaključi računanje</w:t>
      </w:r>
    </w:p>
    <w:p w14:paraId="414702EB" w14:textId="56A4A88B" w:rsidR="008A40C3" w:rsidRDefault="008A40C3">
      <w:r>
        <w:br w:type="page"/>
      </w:r>
    </w:p>
    <w:p w14:paraId="05E2B31E" w14:textId="77777777" w:rsidR="0099270E" w:rsidRDefault="0099270E" w:rsidP="0099270E"/>
    <w:p w14:paraId="2168225D" w14:textId="3BB4D168" w:rsidR="0099270E" w:rsidRDefault="0099270E" w:rsidP="0099270E">
      <w:pPr>
        <w:ind w:firstLine="720"/>
      </w:pPr>
      <w:r>
        <w:t>Če (pretvarjanje med številskimi sistemi)</w:t>
      </w:r>
    </w:p>
    <w:p w14:paraId="32FB0A73" w14:textId="77777777" w:rsidR="0099270E" w:rsidRDefault="0099270E" w:rsidP="0099270E">
      <w:r>
        <w:tab/>
      </w:r>
      <w:r>
        <w:tab/>
        <w:t>Vnesi prvotno število</w:t>
      </w:r>
    </w:p>
    <w:p w14:paraId="63CCAE40" w14:textId="77777777" w:rsidR="0099270E" w:rsidRDefault="0099270E" w:rsidP="0099270E">
      <w:r>
        <w:tab/>
      </w:r>
      <w:r>
        <w:tab/>
      </w:r>
      <w:r>
        <w:tab/>
        <w:t>Klikneš na gumb za pretvarjanje v želeni številski sistem</w:t>
      </w:r>
    </w:p>
    <w:p w14:paraId="06D29173" w14:textId="585CB7D4" w:rsidR="00A051E2" w:rsidRDefault="0099270E" w:rsidP="0099270E">
      <w:r>
        <w:tab/>
      </w:r>
      <w:r>
        <w:tab/>
        <w:t>Dobiš rezultat v izbranem številskem sistemu</w:t>
      </w:r>
    </w:p>
    <w:p w14:paraId="0CE33901" w14:textId="77777777" w:rsidR="00A051E2" w:rsidRDefault="00A051E2" w:rsidP="00A051E2"/>
    <w:p w14:paraId="0546D43C" w14:textId="34B12082" w:rsidR="00A051E2" w:rsidRDefault="00A051E2" w:rsidP="00A051E2">
      <w:pPr>
        <w:ind w:firstLine="720"/>
      </w:pPr>
      <w:r>
        <w:t>Če (</w:t>
      </w:r>
      <w:r w:rsidR="00B02866">
        <w:t>l</w:t>
      </w:r>
      <w:r>
        <w:t>ogi</w:t>
      </w:r>
      <w:r>
        <w:rPr>
          <w:lang w:val="en-GB"/>
        </w:rPr>
        <w:t>čn</w:t>
      </w:r>
      <w:r w:rsidR="00B02866">
        <w:rPr>
          <w:lang w:val="en-GB"/>
        </w:rPr>
        <w:t>a</w:t>
      </w:r>
      <w:r>
        <w:rPr>
          <w:lang w:val="en-GB"/>
        </w:rPr>
        <w:t xml:space="preserve"> vrat</w:t>
      </w:r>
      <w:r w:rsidR="00B02866">
        <w:rPr>
          <w:lang w:val="en-GB"/>
        </w:rPr>
        <w:t>a</w:t>
      </w:r>
      <w:r>
        <w:rPr>
          <w:lang w:val="en-GB"/>
        </w:rPr>
        <w:t xml:space="preserve"> kalulator</w:t>
      </w:r>
      <w:r>
        <w:t>)</w:t>
      </w:r>
    </w:p>
    <w:p w14:paraId="68BC99A9" w14:textId="2C780467" w:rsidR="00A051E2" w:rsidRDefault="00A051E2" w:rsidP="00A051E2">
      <w:pPr>
        <w:ind w:left="720" w:firstLine="720"/>
      </w:pPr>
      <w:r>
        <w:t>Vnesi logične vrednosti (0 ali 1)</w:t>
      </w:r>
    </w:p>
    <w:p w14:paraId="43018597" w14:textId="1BFBC7CB" w:rsidR="00A051E2" w:rsidRDefault="00A051E2" w:rsidP="00A051E2">
      <w:pPr>
        <w:ind w:left="720" w:firstLine="720"/>
      </w:pPr>
      <w:r>
        <w:t>Izberi logično operacijo (AND, OR, XOR, NOT, NAND, NOR)</w:t>
      </w:r>
    </w:p>
    <w:p w14:paraId="300DD41E" w14:textId="296156A3" w:rsidR="00D034A8" w:rsidRPr="00D034A8" w:rsidRDefault="00D034A8" w:rsidP="00A051E2">
      <w:pPr>
        <w:ind w:left="720" w:firstLine="720"/>
        <w:rPr>
          <w:lang w:val="en-US"/>
        </w:rPr>
      </w:pPr>
      <w:r>
        <w:t xml:space="preserve">Dodaj .txt datoteko z </w:t>
      </w:r>
      <w:r>
        <w:rPr>
          <w:lang w:val="en-GB"/>
        </w:rPr>
        <w:t>želenim računom</w:t>
      </w:r>
    </w:p>
    <w:p w14:paraId="2C6EC2B4" w14:textId="35A5EADA" w:rsidR="00A051E2" w:rsidRDefault="00A051E2" w:rsidP="00A051E2">
      <w:pPr>
        <w:ind w:firstLine="720"/>
      </w:pPr>
      <w:r>
        <w:t>Preveri, če je logična operacija že prisotna v vnosu</w:t>
      </w:r>
    </w:p>
    <w:p w14:paraId="30304CDB" w14:textId="7BAB2E1E" w:rsidR="00A051E2" w:rsidRDefault="00A051E2" w:rsidP="00A051E2">
      <w:pPr>
        <w:ind w:left="1440" w:firstLine="720"/>
      </w:pPr>
      <w:r>
        <w:t>Če ni prisotna</w:t>
      </w:r>
    </w:p>
    <w:p w14:paraId="7581E9EA" w14:textId="7115400A" w:rsidR="00A051E2" w:rsidRDefault="00A051E2" w:rsidP="00A051E2">
      <w:pPr>
        <w:ind w:left="2160" w:firstLine="720"/>
      </w:pPr>
      <w:r>
        <w:t xml:space="preserve">Dodaj logično operacijo v vnos </w:t>
      </w:r>
    </w:p>
    <w:p w14:paraId="13F79BC3" w14:textId="4C40B445" w:rsidR="00A051E2" w:rsidRDefault="00A051E2" w:rsidP="00A051E2">
      <w:pPr>
        <w:ind w:left="1440" w:firstLine="720"/>
      </w:pPr>
      <w:r>
        <w:t>Preveri veljavnost vnosa</w:t>
      </w:r>
    </w:p>
    <w:p w14:paraId="1D1F5518" w14:textId="4169089C" w:rsidR="00A051E2" w:rsidRDefault="00A051E2" w:rsidP="00A051E2">
      <w:pPr>
        <w:ind w:left="1440" w:firstLine="720"/>
      </w:pPr>
      <w:r>
        <w:t>Če je vnos neveljaven</w:t>
      </w:r>
    </w:p>
    <w:p w14:paraId="314EDEAD" w14:textId="77777777" w:rsidR="00A051E2" w:rsidRDefault="00A051E2" w:rsidP="00A051E2">
      <w:pPr>
        <w:ind w:left="2160" w:firstLine="720"/>
      </w:pPr>
      <w:r>
        <w:t>Izpiši napako: "Napačen vnos"</w:t>
      </w:r>
    </w:p>
    <w:p w14:paraId="6C6F71EE" w14:textId="04D3C640" w:rsidR="00A051E2" w:rsidRDefault="00A051E2" w:rsidP="00A051E2">
      <w:r>
        <w:tab/>
      </w:r>
      <w:r>
        <w:tab/>
      </w:r>
      <w:r>
        <w:tab/>
        <w:t>izvedi izbrano logično operacijo</w:t>
      </w:r>
    </w:p>
    <w:p w14:paraId="6E4D42E2" w14:textId="4FC0AB97" w:rsidR="00A051E2" w:rsidRDefault="00A051E2" w:rsidP="00A051E2">
      <w:pPr>
        <w:ind w:left="2160" w:firstLine="720"/>
      </w:pPr>
      <w:r>
        <w:t>Izpiši rezultat operacije</w:t>
      </w:r>
    </w:p>
    <w:p w14:paraId="250BB829" w14:textId="5C3E7EC8" w:rsidR="00A051E2" w:rsidRDefault="00A051E2" w:rsidP="00A051E2">
      <w:pPr>
        <w:ind w:left="1440" w:firstLine="720"/>
      </w:pPr>
      <w:r>
        <w:t>Če želiš izvesti novo operacijo</w:t>
      </w:r>
    </w:p>
    <w:p w14:paraId="4DA4D1A3" w14:textId="4AF7D1F9" w:rsidR="00A051E2" w:rsidRDefault="00A051E2" w:rsidP="00A051E2">
      <w:pPr>
        <w:ind w:left="2160" w:firstLine="720"/>
      </w:pPr>
      <w:r>
        <w:t>Počisti vnos</w:t>
      </w:r>
    </w:p>
    <w:p w14:paraId="470B44C3" w14:textId="4B6927A4" w:rsidR="00A051E2" w:rsidRDefault="00A051E2" w:rsidP="00A051E2">
      <w:r>
        <w:tab/>
      </w:r>
      <w:r>
        <w:tab/>
      </w:r>
      <w:r>
        <w:tab/>
      </w:r>
      <w:r>
        <w:tab/>
        <w:t>Začni nov vnos</w:t>
      </w:r>
    </w:p>
    <w:p w14:paraId="1659D1EC" w14:textId="5667249A" w:rsidR="00A051E2" w:rsidRDefault="00A051E2" w:rsidP="00A051E2">
      <w:pPr>
        <w:ind w:left="1440" w:firstLine="720"/>
      </w:pPr>
      <w:r>
        <w:t>Sicer</w:t>
      </w:r>
    </w:p>
    <w:p w14:paraId="0ED6FF7D" w14:textId="54049B25" w:rsidR="00A051E2" w:rsidRDefault="00A051E2" w:rsidP="00A051E2">
      <w:pPr>
        <w:ind w:firstLine="720"/>
      </w:pPr>
      <w:r>
        <w:t>Končaj program</w:t>
      </w:r>
    </w:p>
    <w:p w14:paraId="5AF96540" w14:textId="138DBD94" w:rsidR="0099270E" w:rsidRDefault="0099270E" w:rsidP="00B02866">
      <w:pPr>
        <w:pStyle w:val="Heading1"/>
        <w:numPr>
          <w:ilvl w:val="0"/>
          <w:numId w:val="5"/>
        </w:numPr>
      </w:pPr>
      <w:r>
        <w:br w:type="page"/>
      </w:r>
      <w:bookmarkStart w:id="15" w:name="_Toc157109606"/>
      <w:r>
        <w:lastRenderedPageBreak/>
        <w:t>DIAGRAM POTEKA</w:t>
      </w:r>
      <w:bookmarkEnd w:id="15"/>
    </w:p>
    <w:p w14:paraId="4B6674DE" w14:textId="77777777" w:rsidR="0099270E" w:rsidRDefault="0099270E" w:rsidP="00A051E2">
      <w:pPr>
        <w:ind w:firstLine="720"/>
      </w:pPr>
    </w:p>
    <w:p w14:paraId="3C5EFA15" w14:textId="77777777" w:rsidR="0099270E" w:rsidRDefault="0099270E" w:rsidP="0099270E">
      <w:pPr>
        <w:pStyle w:val="NormalWeb"/>
        <w:keepNext/>
      </w:pPr>
      <w:r>
        <w:rPr>
          <w:noProof/>
        </w:rPr>
        <w:drawing>
          <wp:inline distT="0" distB="0" distL="0" distR="0" wp14:anchorId="2DD1EFAC" wp14:editId="4FB5F0D0">
            <wp:extent cx="5479513" cy="7345680"/>
            <wp:effectExtent l="0" t="0" r="6985" b="7620"/>
            <wp:docPr id="2115703929" name="Slika 1" descr="Slika, ki vsebuje besede besedilo, posnetek zaslona, diagram, vrstica&#10;&#10;Opis je samodejno ustvarj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5703929" name="Slika 1" descr="Slika, ki vsebuje besede besedilo, posnetek zaslona, diagram, vrstica&#10;&#10;Opis je samodejno ustvarjen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0924" cy="73609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E45F8A" w14:textId="2424ADAD" w:rsidR="0099270E" w:rsidRDefault="0099270E" w:rsidP="0099270E">
      <w:pPr>
        <w:pStyle w:val="Caption"/>
        <w:rPr>
          <w:sz w:val="24"/>
        </w:rPr>
      </w:pPr>
      <w:bookmarkStart w:id="16" w:name="_Toc157110000"/>
      <w:r>
        <w:t xml:space="preserve">Slika </w:t>
      </w:r>
      <w:fldSimple w:instr=" SEQ Slika \* ARABIC ">
        <w:r>
          <w:rPr>
            <w:noProof/>
          </w:rPr>
          <w:t>1</w:t>
        </w:r>
      </w:fldSimple>
      <w:r>
        <w:t>: Diagram poteka</w:t>
      </w:r>
      <w:bookmarkEnd w:id="16"/>
    </w:p>
    <w:p w14:paraId="58D490FB" w14:textId="77777777" w:rsidR="0099270E" w:rsidRDefault="0099270E" w:rsidP="00A051E2">
      <w:pPr>
        <w:ind w:firstLine="720"/>
      </w:pPr>
    </w:p>
    <w:p w14:paraId="65014BC7" w14:textId="040EA46C" w:rsidR="00D85BC3" w:rsidRPr="00855E5D" w:rsidRDefault="0035750F" w:rsidP="00855E5D">
      <w:pPr>
        <w:pStyle w:val="Heading1"/>
        <w:jc w:val="both"/>
        <w:rPr>
          <w:lang w:val="en-GB"/>
        </w:rPr>
      </w:pPr>
      <w:bookmarkStart w:id="17" w:name="_Toc157109607"/>
      <w:bookmarkEnd w:id="11"/>
      <w:bookmarkEnd w:id="12"/>
      <w:bookmarkEnd w:id="13"/>
      <w:r>
        <w:rPr>
          <w:lang w:val="en-GB"/>
        </w:rPr>
        <w:lastRenderedPageBreak/>
        <w:t>VIRI</w:t>
      </w:r>
      <w:bookmarkEnd w:id="17"/>
    </w:p>
    <w:p w14:paraId="5258A8B8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FA1CC7">
        <w:rPr>
          <w:rFonts w:ascii="Calibri" w:hAnsi="Calibri" w:cs="Calibri"/>
        </w:rPr>
        <w:t>[1]</w:t>
      </w:r>
      <w:r w:rsidRPr="00FA1CC7">
        <w:rPr>
          <w:rFonts w:ascii="Calibri" w:hAnsi="Calibri" w:cs="Calibri"/>
        </w:rPr>
        <w:tab/>
        <w:t>“Evaluate an Equation in Javascript, without eval() - Stack Overflow.” Accessed: Jan. 25, 2024. [Online]. Available: https://stackoverflow.com/questions/11422513/evaluate-an-equation-in-javascript-without-eval</w:t>
      </w:r>
    </w:p>
    <w:p w14:paraId="2E4D8864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2]</w:t>
      </w:r>
      <w:r w:rsidRPr="00FA1CC7">
        <w:rPr>
          <w:rFonts w:ascii="Calibri" w:hAnsi="Calibri" w:cs="Calibri"/>
        </w:rPr>
        <w:tab/>
        <w:t>“How To Use JavaScript Exponentiation.” Accessed: Jan. 25, 2024. [Online]. Available: https://www.w3schools.com/howto/howto_js_exponentiation.asp</w:t>
      </w:r>
    </w:p>
    <w:p w14:paraId="6F762D3B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3]</w:t>
      </w:r>
      <w:r w:rsidRPr="00FA1CC7">
        <w:rPr>
          <w:rFonts w:ascii="Calibri" w:hAnsi="Calibri" w:cs="Calibri"/>
        </w:rPr>
        <w:tab/>
        <w:t>“Program for Binary To Decimal Conversion,” GeeksforGeeks. Accessed: Jan. 25, 2024. [Online]. Available: https://www.geeksforgeeks.org/program-binary-decimal-conversion/</w:t>
      </w:r>
    </w:p>
    <w:p w14:paraId="23B22686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4]</w:t>
      </w:r>
      <w:r w:rsidRPr="00FA1CC7">
        <w:rPr>
          <w:rFonts w:ascii="Calibri" w:hAnsi="Calibri" w:cs="Calibri"/>
        </w:rPr>
        <w:tab/>
        <w:t>“Binary to Decimal Converter | Calculate Binary to Decimal online,” GeeksforGeeks. Accessed: Jan. 25, 2024. [Online]. Available: https://www.geeksforgeeks.org/binary-to-decimal/</w:t>
      </w:r>
    </w:p>
    <w:p w14:paraId="047CA05A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5]</w:t>
      </w:r>
      <w:r w:rsidRPr="00FA1CC7">
        <w:rPr>
          <w:rFonts w:ascii="Calibri" w:hAnsi="Calibri" w:cs="Calibri"/>
        </w:rPr>
        <w:tab/>
        <w:t>“Program for Octal to Decimal Conversion,” GeeksforGeeks. Accessed: Jan. 25, 2024. [Online]. Available: https://www.geeksforgeeks.org/program-octal-decimal-conversion/</w:t>
      </w:r>
    </w:p>
    <w:p w14:paraId="3C203C9E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6]</w:t>
      </w:r>
      <w:r w:rsidRPr="00FA1CC7">
        <w:rPr>
          <w:rFonts w:ascii="Calibri" w:hAnsi="Calibri" w:cs="Calibri"/>
        </w:rPr>
        <w:tab/>
        <w:t>Leo, “Build Decimal to Hexadecimal converter without the toString() JavaScript method,” Stack Overflow. Accessed: Jan. 25, 2024. [Online]. Available: https://stackoverflow.com/q/57912250</w:t>
      </w:r>
    </w:p>
    <w:p w14:paraId="3BC23B69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7]</w:t>
      </w:r>
      <w:r w:rsidRPr="00FA1CC7">
        <w:rPr>
          <w:rFonts w:ascii="Calibri" w:hAnsi="Calibri" w:cs="Calibri"/>
        </w:rPr>
        <w:tab/>
        <w:t>“Posts containing ‘logical gates,’” Stack Overflow. Accessed: Jan. 25, 2024. [Online]. Available: https://stackoverflow.com/search?q=logical+gates&amp;s=7e32178f-c22f-488d-b720-67d584ddc6ee&amp;s=c9155ee5-d118-41ad-bf3e-a9dbe3e15348</w:t>
      </w:r>
    </w:p>
    <w:p w14:paraId="256E05F6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8]</w:t>
      </w:r>
      <w:r w:rsidRPr="00FA1CC7">
        <w:rPr>
          <w:rFonts w:ascii="Calibri" w:hAnsi="Calibri" w:cs="Calibri"/>
        </w:rPr>
        <w:tab/>
        <w:t>“Logical operators.” Accessed: Jan. 25, 2024. [Online]. Available: https://javascript.info/logical-operators</w:t>
      </w:r>
    </w:p>
    <w:p w14:paraId="08E7678B" w14:textId="77777777" w:rsidR="00FA1CC7" w:rsidRPr="00FA1CC7" w:rsidRDefault="00FA1CC7" w:rsidP="00FA1CC7">
      <w:pPr>
        <w:pStyle w:val="Bibliography"/>
        <w:rPr>
          <w:rFonts w:ascii="Calibri" w:hAnsi="Calibri" w:cs="Calibri"/>
        </w:rPr>
      </w:pPr>
      <w:r w:rsidRPr="00FA1CC7">
        <w:rPr>
          <w:rFonts w:ascii="Calibri" w:hAnsi="Calibri" w:cs="Calibri"/>
        </w:rPr>
        <w:t>[9]</w:t>
      </w:r>
      <w:r w:rsidRPr="00FA1CC7">
        <w:rPr>
          <w:rFonts w:ascii="Calibri" w:hAnsi="Calibri" w:cs="Calibri"/>
        </w:rPr>
        <w:tab/>
        <w:t>“Build software better, together,” GitHub. Accessed: Jan. 25, 2024. [Online]. Available: https://github.com</w:t>
      </w:r>
    </w:p>
    <w:p w14:paraId="48D52B28" w14:textId="06D2B43C" w:rsidR="00D85BC3" w:rsidRPr="00D612E7" w:rsidRDefault="00FA1CC7" w:rsidP="00F51BDB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D85BC3" w:rsidRPr="00D612E7" w:rsidSect="0036382E">
      <w:footerReference w:type="default" r:id="rId12"/>
      <w:pgSz w:w="11906" w:h="16838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62BFA8" w14:textId="77777777" w:rsidR="0036382E" w:rsidRDefault="0036382E" w:rsidP="00D60D8F">
      <w:pPr>
        <w:spacing w:after="0" w:line="240" w:lineRule="auto"/>
      </w:pPr>
      <w:r>
        <w:separator/>
      </w:r>
    </w:p>
  </w:endnote>
  <w:endnote w:type="continuationSeparator" w:id="0">
    <w:p w14:paraId="7D6AD8D4" w14:textId="77777777" w:rsidR="0036382E" w:rsidRDefault="0036382E" w:rsidP="00D60D8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AFCC79" w14:textId="41042A87" w:rsidR="002826ED" w:rsidRDefault="002826ED">
    <w:pPr>
      <w:pStyle w:val="Footer"/>
      <w:jc w:val="right"/>
    </w:pPr>
  </w:p>
  <w:p w14:paraId="15F24050" w14:textId="77777777" w:rsidR="002826ED" w:rsidRDefault="002826E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31363528"/>
      <w:docPartObj>
        <w:docPartGallery w:val="Page Numbers (Bottom of Page)"/>
        <w:docPartUnique/>
      </w:docPartObj>
    </w:sdtPr>
    <w:sdtContent>
      <w:p w14:paraId="071C8953" w14:textId="77777777" w:rsidR="002826ED" w:rsidRDefault="002826ED" w:rsidP="007C4E64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CCCE927" w14:textId="77777777" w:rsidR="002826ED" w:rsidRDefault="002826E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632DD8" w14:textId="77777777" w:rsidR="0036382E" w:rsidRDefault="0036382E" w:rsidP="00D60D8F">
      <w:pPr>
        <w:spacing w:after="0" w:line="240" w:lineRule="auto"/>
      </w:pPr>
      <w:r>
        <w:separator/>
      </w:r>
    </w:p>
  </w:footnote>
  <w:footnote w:type="continuationSeparator" w:id="0">
    <w:p w14:paraId="28011D73" w14:textId="77777777" w:rsidR="0036382E" w:rsidRDefault="0036382E" w:rsidP="00D60D8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FA3CDF"/>
    <w:multiLevelType w:val="hybridMultilevel"/>
    <w:tmpl w:val="F42286D0"/>
    <w:lvl w:ilvl="0" w:tplc="1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F14B2E"/>
    <w:multiLevelType w:val="hybridMultilevel"/>
    <w:tmpl w:val="30EEA55C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2670ED"/>
    <w:multiLevelType w:val="hybridMultilevel"/>
    <w:tmpl w:val="47A03E78"/>
    <w:lvl w:ilvl="0" w:tplc="AB96038A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color w:val="auto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9D0434F"/>
    <w:multiLevelType w:val="hybridMultilevel"/>
    <w:tmpl w:val="E39C7220"/>
    <w:lvl w:ilvl="0" w:tplc="7DC689B2">
      <w:start w:val="2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  <w:color w:val="auto"/>
      </w:r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7A16BA5"/>
    <w:multiLevelType w:val="hybridMultilevel"/>
    <w:tmpl w:val="F8FC63CA"/>
    <w:lvl w:ilvl="0" w:tplc="1000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586885272">
    <w:abstractNumId w:val="4"/>
  </w:num>
  <w:num w:numId="2" w16cid:durableId="1611081698">
    <w:abstractNumId w:val="2"/>
  </w:num>
  <w:num w:numId="3" w16cid:durableId="1818110074">
    <w:abstractNumId w:val="1"/>
  </w:num>
  <w:num w:numId="4" w16cid:durableId="1637493220">
    <w:abstractNumId w:val="3"/>
  </w:num>
  <w:num w:numId="5" w16cid:durableId="9544719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85BC3"/>
    <w:rsid w:val="000069F0"/>
    <w:rsid w:val="00096F28"/>
    <w:rsid w:val="000E53E4"/>
    <w:rsid w:val="0013524A"/>
    <w:rsid w:val="00146BF8"/>
    <w:rsid w:val="001760CE"/>
    <w:rsid w:val="0020465F"/>
    <w:rsid w:val="002647AA"/>
    <w:rsid w:val="002826ED"/>
    <w:rsid w:val="00285C1D"/>
    <w:rsid w:val="002A3E1D"/>
    <w:rsid w:val="002C7545"/>
    <w:rsid w:val="00307192"/>
    <w:rsid w:val="0035750F"/>
    <w:rsid w:val="00360066"/>
    <w:rsid w:val="003607CB"/>
    <w:rsid w:val="0036382E"/>
    <w:rsid w:val="003D46FF"/>
    <w:rsid w:val="003D4BBD"/>
    <w:rsid w:val="00410F19"/>
    <w:rsid w:val="00437464"/>
    <w:rsid w:val="004433E0"/>
    <w:rsid w:val="00526DAA"/>
    <w:rsid w:val="0053562D"/>
    <w:rsid w:val="005B129E"/>
    <w:rsid w:val="005F2618"/>
    <w:rsid w:val="00640A5F"/>
    <w:rsid w:val="00644BE1"/>
    <w:rsid w:val="00661B54"/>
    <w:rsid w:val="00666077"/>
    <w:rsid w:val="006A24FE"/>
    <w:rsid w:val="006E0C6D"/>
    <w:rsid w:val="006E5501"/>
    <w:rsid w:val="00751DA4"/>
    <w:rsid w:val="007C4E64"/>
    <w:rsid w:val="008551FB"/>
    <w:rsid w:val="00855E5D"/>
    <w:rsid w:val="00855FA9"/>
    <w:rsid w:val="008660D9"/>
    <w:rsid w:val="00871E35"/>
    <w:rsid w:val="00886F44"/>
    <w:rsid w:val="008A40C3"/>
    <w:rsid w:val="008E7800"/>
    <w:rsid w:val="008F4D12"/>
    <w:rsid w:val="008F7F04"/>
    <w:rsid w:val="0093724A"/>
    <w:rsid w:val="00990927"/>
    <w:rsid w:val="0099270E"/>
    <w:rsid w:val="00A051E2"/>
    <w:rsid w:val="00A86408"/>
    <w:rsid w:val="00A8682E"/>
    <w:rsid w:val="00B02866"/>
    <w:rsid w:val="00B103D7"/>
    <w:rsid w:val="00B14059"/>
    <w:rsid w:val="00B15394"/>
    <w:rsid w:val="00B329F8"/>
    <w:rsid w:val="00B456AC"/>
    <w:rsid w:val="00B5692F"/>
    <w:rsid w:val="00B6032C"/>
    <w:rsid w:val="00B76243"/>
    <w:rsid w:val="00B769E1"/>
    <w:rsid w:val="00BE3972"/>
    <w:rsid w:val="00BF3443"/>
    <w:rsid w:val="00C038F0"/>
    <w:rsid w:val="00C17543"/>
    <w:rsid w:val="00C17D2B"/>
    <w:rsid w:val="00C27D9F"/>
    <w:rsid w:val="00C45412"/>
    <w:rsid w:val="00CB423F"/>
    <w:rsid w:val="00CF7219"/>
    <w:rsid w:val="00D034A8"/>
    <w:rsid w:val="00D36AD3"/>
    <w:rsid w:val="00D60D8F"/>
    <w:rsid w:val="00D612E7"/>
    <w:rsid w:val="00D741D4"/>
    <w:rsid w:val="00D7538E"/>
    <w:rsid w:val="00D85BC3"/>
    <w:rsid w:val="00D8698C"/>
    <w:rsid w:val="00DA50ED"/>
    <w:rsid w:val="00DD2C17"/>
    <w:rsid w:val="00DF5178"/>
    <w:rsid w:val="00E01284"/>
    <w:rsid w:val="00E04F2A"/>
    <w:rsid w:val="00E2217B"/>
    <w:rsid w:val="00E726B7"/>
    <w:rsid w:val="00EA728B"/>
    <w:rsid w:val="00EE64B2"/>
    <w:rsid w:val="00EF389E"/>
    <w:rsid w:val="00F43E77"/>
    <w:rsid w:val="00F50B4D"/>
    <w:rsid w:val="00F51BDB"/>
    <w:rsid w:val="00F919F1"/>
    <w:rsid w:val="00FA1CC7"/>
    <w:rsid w:val="00FB0C7A"/>
    <w:rsid w:val="00FC15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l-SI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492998C"/>
  <w15:chartTrackingRefBased/>
  <w15:docId w15:val="{AF088327-DCA0-4A7D-840F-02D6BAEE3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l-SI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46BF8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750F"/>
    <w:pPr>
      <w:keepNext/>
      <w:keepLines/>
      <w:spacing w:before="480" w:after="24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46BF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19F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85BC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85BC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D85BC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D85BC3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5750F"/>
    <w:rPr>
      <w:rFonts w:asciiTheme="majorHAnsi" w:eastAsiaTheme="majorEastAsia" w:hAnsiTheme="majorHAnsi" w:cstheme="majorBidi"/>
      <w:b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46BF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8F7F04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35750F"/>
    <w:pPr>
      <w:tabs>
        <w:tab w:val="left" w:pos="384"/>
      </w:tabs>
      <w:spacing w:after="0" w:line="240" w:lineRule="auto"/>
      <w:ind w:left="384" w:hanging="384"/>
    </w:pPr>
  </w:style>
  <w:style w:type="paragraph" w:styleId="TOC1">
    <w:name w:val="toc 1"/>
    <w:basedOn w:val="Normal"/>
    <w:next w:val="Normal"/>
    <w:autoRedefine/>
    <w:uiPriority w:val="39"/>
    <w:unhideWhenUsed/>
    <w:rsid w:val="00CF7219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E726B7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19F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661B5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855FA9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D60D8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60D8F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D60D8F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60D8F"/>
    <w:rPr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E0128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927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Cs w:val="24"/>
      <w:lang w:eastAsia="sl-SI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4012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4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7140BA-A378-4197-94BD-430F393C77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2</TotalTime>
  <Pages>9</Pages>
  <Words>1814</Words>
  <Characters>10345</Characters>
  <Application>Microsoft Office Word</Application>
  <DocSecurity>0</DocSecurity>
  <Lines>86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laž pogelšek</dc:creator>
  <cp:keywords/>
  <dc:description/>
  <cp:lastModifiedBy>blaž pogelšek</cp:lastModifiedBy>
  <cp:revision>25</cp:revision>
  <dcterms:created xsi:type="dcterms:W3CDTF">2023-11-15T14:04:00Z</dcterms:created>
  <dcterms:modified xsi:type="dcterms:W3CDTF">2024-01-25T2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BwFY32LJ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